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1F33EE1" w14:textId="228DDB30" w:rsidR="008244CA" w:rsidRPr="009571BF" w:rsidRDefault="000F34B4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tr-TR"/>
        </w:rPr>
      </w:pPr>
      <w:r>
        <w:rPr>
          <w:rFonts w:ascii="Times New Roman" w:hAnsi="Times New Roman"/>
          <w:b/>
          <w:sz w:val="24"/>
          <w:szCs w:val="24"/>
          <w:lang w:val="tr-TR"/>
        </w:rPr>
        <w:t>MÜHENDİSLİK TASARIMI</w:t>
      </w:r>
      <w:r w:rsidR="008244CA" w:rsidRPr="009571BF">
        <w:rPr>
          <w:rFonts w:ascii="Times New Roman" w:hAnsi="Times New Roman"/>
          <w:b/>
          <w:sz w:val="24"/>
          <w:szCs w:val="24"/>
          <w:lang w:val="tr-TR"/>
        </w:rPr>
        <w:t xml:space="preserve"> DERSİ </w:t>
      </w:r>
    </w:p>
    <w:p w14:paraId="23AA9E9B" w14:textId="73FCFCFC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4"/>
          <w:lang w:val="tr-TR"/>
        </w:rPr>
        <w:t>ARA RAPOR</w:t>
      </w:r>
      <w:r w:rsidR="00E6371E">
        <w:rPr>
          <w:rFonts w:ascii="Times New Roman" w:hAnsi="Times New Roman"/>
          <w:b/>
          <w:sz w:val="24"/>
          <w:szCs w:val="24"/>
          <w:lang w:val="tr-TR"/>
        </w:rPr>
        <w:t>U</w:t>
      </w:r>
    </w:p>
    <w:p w14:paraId="63936A09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2FB6F2C0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188B7164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3889C14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6C59B9E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17C974C0" w14:textId="0E57049B" w:rsidR="008244CA" w:rsidRPr="009571BF" w:rsidRDefault="000F34B4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  <w:bookmarkStart w:id="0" w:name="_Hlk127261912"/>
      <w:r>
        <w:rPr>
          <w:rFonts w:ascii="Times New Roman" w:hAnsi="Times New Roman"/>
          <w:b/>
          <w:sz w:val="28"/>
          <w:szCs w:val="28"/>
          <w:lang w:val="tr-TR"/>
        </w:rPr>
        <w:t>TASARIM</w:t>
      </w:r>
      <w:r w:rsidR="008244CA" w:rsidRPr="009571BF">
        <w:rPr>
          <w:rFonts w:ascii="Times New Roman" w:hAnsi="Times New Roman"/>
          <w:b/>
          <w:sz w:val="28"/>
          <w:szCs w:val="28"/>
          <w:lang w:val="tr-TR"/>
        </w:rPr>
        <w:t xml:space="preserve"> KONUSU</w:t>
      </w:r>
    </w:p>
    <w:bookmarkEnd w:id="0"/>
    <w:p w14:paraId="2690B20F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180BA7C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03833150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6D5FF90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219E5E38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7B2CC3C3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F5F0DB7" w14:textId="222E99D1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ÖĞRENCİ AD SOYAD</w:t>
      </w:r>
    </w:p>
    <w:p w14:paraId="54FD7132" w14:textId="1C8F6671" w:rsidR="003962CC" w:rsidRPr="009571BF" w:rsidRDefault="003962CC" w:rsidP="008244CA">
      <w:pPr>
        <w:spacing w:after="0" w:line="240" w:lineRule="auto"/>
        <w:jc w:val="center"/>
        <w:rPr>
          <w:rFonts w:ascii="Times New Roman" w:hAnsi="Times New Roman"/>
          <w:b/>
          <w:szCs w:val="24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ÖĞRENC</w:t>
      </w:r>
      <w:r w:rsidR="00B01C45" w:rsidRPr="009571BF">
        <w:rPr>
          <w:rFonts w:ascii="Times New Roman" w:hAnsi="Times New Roman"/>
          <w:b/>
          <w:sz w:val="24"/>
          <w:szCs w:val="28"/>
          <w:lang w:val="tr-TR"/>
        </w:rPr>
        <w:t>İ</w:t>
      </w:r>
      <w:r w:rsidRPr="009571BF">
        <w:rPr>
          <w:rFonts w:ascii="Times New Roman" w:hAnsi="Times New Roman"/>
          <w:b/>
          <w:sz w:val="24"/>
          <w:szCs w:val="28"/>
          <w:lang w:val="tr-TR"/>
        </w:rPr>
        <w:t xml:space="preserve"> NO</w:t>
      </w:r>
    </w:p>
    <w:p w14:paraId="7C9E2BA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AFE71F9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0A2DA2BA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0A965C56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7F3E486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6FC501F3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CA2D691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6C6D4213" w14:textId="450EA59F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SORUMLU ÖĞRETİM ÜYELERİ</w:t>
      </w:r>
    </w:p>
    <w:p w14:paraId="0BAC14AC" w14:textId="2BF7CAEC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AD SOYAD</w:t>
      </w:r>
    </w:p>
    <w:p w14:paraId="368CCB9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26C117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16E7BEE1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ECBEDB9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3C87C7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F85218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33321F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D59868E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E0DD3EA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2E78405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166E5C1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3E4A7F2" w14:textId="77777777" w:rsidR="00F360BB" w:rsidRDefault="008244CA" w:rsidP="008244CA">
      <w:pPr>
        <w:pStyle w:val="Balk1"/>
        <w:jc w:val="center"/>
        <w:rPr>
          <w:rFonts w:ascii="Times New Roman" w:hAnsi="Times New Roman"/>
          <w:color w:val="auto"/>
          <w:sz w:val="24"/>
          <w:lang w:val="tr-TR"/>
        </w:rPr>
        <w:sectPr w:rsidR="00F360BB" w:rsidSect="00F360BB">
          <w:headerReference w:type="default" r:id="rId8"/>
          <w:footerReference w:type="default" r:id="rId9"/>
          <w:headerReference w:type="first" r:id="rId10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r w:rsidRPr="009571BF">
        <w:rPr>
          <w:rFonts w:ascii="Times New Roman" w:hAnsi="Times New Roman"/>
          <w:color w:val="auto"/>
          <w:sz w:val="24"/>
          <w:lang w:val="tr-TR"/>
        </w:rPr>
        <w:t>ISPARTA, 2025</w:t>
      </w:r>
    </w:p>
    <w:p w14:paraId="4F35B4D4" w14:textId="19969892" w:rsidR="008244CA" w:rsidRPr="009571BF" w:rsidRDefault="008244CA" w:rsidP="008244CA">
      <w:pPr>
        <w:spacing w:after="0"/>
        <w:jc w:val="both"/>
        <w:rPr>
          <w:rFonts w:ascii="Times New Roman" w:hAnsi="Times New Roman" w:cs="Times New Roman"/>
          <w:b/>
          <w:bCs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b/>
          <w:bCs/>
          <w:sz w:val="24"/>
          <w:szCs w:val="24"/>
          <w:lang w:val="tr-TR"/>
        </w:rPr>
        <w:lastRenderedPageBreak/>
        <w:t>1. G</w:t>
      </w:r>
      <w:r w:rsidR="009571BF">
        <w:rPr>
          <w:rFonts w:ascii="Times New Roman" w:hAnsi="Times New Roman" w:cs="Times New Roman"/>
          <w:b/>
          <w:bCs/>
          <w:sz w:val="24"/>
          <w:szCs w:val="24"/>
          <w:lang w:val="tr-TR"/>
        </w:rPr>
        <w:t>İ</w:t>
      </w:r>
      <w:r w:rsidR="003962CC" w:rsidRPr="009571BF">
        <w:rPr>
          <w:rFonts w:ascii="Times New Roman" w:hAnsi="Times New Roman" w:cs="Times New Roman"/>
          <w:b/>
          <w:bCs/>
          <w:sz w:val="24"/>
          <w:szCs w:val="24"/>
          <w:lang w:val="tr-TR"/>
        </w:rPr>
        <w:t>R</w:t>
      </w:r>
      <w:r w:rsidR="009571BF">
        <w:rPr>
          <w:rFonts w:ascii="Times New Roman" w:hAnsi="Times New Roman" w:cs="Times New Roman"/>
          <w:b/>
          <w:bCs/>
          <w:sz w:val="24"/>
          <w:szCs w:val="24"/>
          <w:lang w:val="tr-TR"/>
        </w:rPr>
        <w:t>İ</w:t>
      </w:r>
      <w:r w:rsidR="003962CC" w:rsidRPr="009571BF">
        <w:rPr>
          <w:rFonts w:ascii="Times New Roman" w:hAnsi="Times New Roman" w:cs="Times New Roman"/>
          <w:b/>
          <w:bCs/>
          <w:sz w:val="24"/>
          <w:szCs w:val="24"/>
          <w:lang w:val="tr-TR"/>
        </w:rPr>
        <w:t>Ş</w:t>
      </w:r>
    </w:p>
    <w:p w14:paraId="5BD26130" w14:textId="212CCA2E" w:rsidR="000F34B4" w:rsidRPr="004E3CB1" w:rsidRDefault="000F34B4" w:rsidP="000F34B4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Bu bölümde çalışmanın amacı, hedefi, kapsamı ve mühendislik tasarımı yönü açıklanmalıdır. Tasarımın hangi ihtiyaçtan doğduğu, tasarım aşamasında hangi alternatiflerin değerlendirildiği ve projenin ara rapor aşamasına kadar ulaşılan hedefler belirtilmelidir. </w:t>
      </w:r>
    </w:p>
    <w:p w14:paraId="09872702" w14:textId="37E49EC8" w:rsidR="00C268EE" w:rsidRPr="009571BF" w:rsidRDefault="00000000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2.</w:t>
      </w:r>
      <w:r w:rsidR="008077A3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 LİTERATÜR ÖZETİ</w:t>
      </w:r>
    </w:p>
    <w:p w14:paraId="610BDCCD" w14:textId="534B2CC1" w:rsidR="008077A3" w:rsidRDefault="00000000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Bu kısımda </w:t>
      </w:r>
      <w:r w:rsidR="008077A3">
        <w:rPr>
          <w:rFonts w:ascii="Times New Roman" w:hAnsi="Times New Roman" w:cs="Times New Roman"/>
          <w:sz w:val="24"/>
          <w:szCs w:val="24"/>
          <w:lang w:val="tr-TR"/>
        </w:rPr>
        <w:t xml:space="preserve">konu ile ilgili ulaşılan </w:t>
      </w:r>
      <w:r w:rsidR="00090542">
        <w:rPr>
          <w:rFonts w:ascii="Times New Roman" w:hAnsi="Times New Roman" w:cs="Times New Roman"/>
          <w:sz w:val="24"/>
          <w:szCs w:val="24"/>
          <w:lang w:val="tr-TR"/>
        </w:rPr>
        <w:t>literatür</w:t>
      </w:r>
      <w:r w:rsidR="008077A3">
        <w:rPr>
          <w:rFonts w:ascii="Times New Roman" w:hAnsi="Times New Roman" w:cs="Times New Roman"/>
          <w:sz w:val="24"/>
          <w:szCs w:val="24"/>
          <w:lang w:val="tr-TR"/>
        </w:rPr>
        <w:t xml:space="preserve"> bilgileri özet olarak sunulmalıdır. </w:t>
      </w:r>
    </w:p>
    <w:p w14:paraId="0A03ECD9" w14:textId="77777777" w:rsidR="008077A3" w:rsidRDefault="008077A3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38A1548A" w14:textId="3616FEB6" w:rsidR="008077A3" w:rsidRPr="008077A3" w:rsidRDefault="008077A3" w:rsidP="00B13AE1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tr-TR"/>
        </w:rPr>
      </w:pPr>
      <w:r w:rsidRPr="008077A3">
        <w:rPr>
          <w:rFonts w:ascii="Times New Roman" w:hAnsi="Times New Roman" w:cs="Times New Roman"/>
          <w:b/>
          <w:bCs/>
          <w:sz w:val="24"/>
          <w:szCs w:val="24"/>
          <w:lang w:val="tr-TR"/>
        </w:rPr>
        <w:t>3. ÇALIŞMA PLANI</w:t>
      </w:r>
    </w:p>
    <w:p w14:paraId="20F02369" w14:textId="3C3A0D69" w:rsidR="00C268EE" w:rsidRPr="009571BF" w:rsidRDefault="008077A3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>
        <w:rPr>
          <w:rFonts w:ascii="Times New Roman" w:hAnsi="Times New Roman" w:cs="Times New Roman"/>
          <w:sz w:val="24"/>
          <w:szCs w:val="24"/>
          <w:lang w:val="tr-TR"/>
        </w:rPr>
        <w:t>A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raştırma veya uygulama yöntemi, veri toplama araçları ve </w:t>
      </w:r>
      <w:r w:rsidR="00FF139C">
        <w:rPr>
          <w:rFonts w:ascii="Times New Roman" w:hAnsi="Times New Roman" w:cs="Times New Roman"/>
          <w:sz w:val="24"/>
          <w:szCs w:val="24"/>
          <w:lang w:val="tr-TR"/>
        </w:rPr>
        <w:t>mühendislik tasarımı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süreçleri</w:t>
      </w:r>
      <w:r>
        <w:rPr>
          <w:rFonts w:ascii="Times New Roman" w:hAnsi="Times New Roman" w:cs="Times New Roman"/>
          <w:sz w:val="24"/>
          <w:szCs w:val="24"/>
          <w:lang w:val="tr-TR"/>
        </w:rPr>
        <w:t xml:space="preserve">ni içeren çalışma planı bu bölümde 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>açıklanmalıdır.</w:t>
      </w:r>
      <w:r w:rsidRPr="008077A3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>Grafik, tablo veya fotoğraf eklenebilir.</w:t>
      </w:r>
    </w:p>
    <w:p w14:paraId="378B4903" w14:textId="314106B2" w:rsidR="00C268EE" w:rsidRPr="009571BF" w:rsidRDefault="008077A3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>
        <w:rPr>
          <w:rFonts w:ascii="Times New Roman" w:hAnsi="Times New Roman" w:cs="Times New Roman"/>
          <w:color w:val="auto"/>
          <w:sz w:val="24"/>
          <w:szCs w:val="24"/>
          <w:lang w:val="tr-TR"/>
        </w:rPr>
        <w:t>4</w:t>
      </w:r>
      <w:r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. </w:t>
      </w:r>
      <w:r>
        <w:rPr>
          <w:rFonts w:ascii="Times New Roman" w:hAnsi="Times New Roman" w:cs="Times New Roman"/>
          <w:color w:val="auto"/>
          <w:sz w:val="24"/>
          <w:szCs w:val="24"/>
          <w:lang w:val="tr-TR"/>
        </w:rPr>
        <w:t>İŞ PAKETLERİ</w:t>
      </w:r>
    </w:p>
    <w:p w14:paraId="757CD812" w14:textId="59A9E750" w:rsidR="00C268EE" w:rsidRPr="009571BF" w:rsidRDefault="008077A3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>
        <w:rPr>
          <w:rFonts w:ascii="Times New Roman" w:hAnsi="Times New Roman" w:cs="Times New Roman"/>
          <w:sz w:val="24"/>
          <w:szCs w:val="24"/>
          <w:lang w:val="tr-TR"/>
        </w:rPr>
        <w:t xml:space="preserve">Bu bölümde çıktılara ulaşmak için yapılması planlanan işler, takvim de belirtilerek detaylandırılmalıdır. </w:t>
      </w:r>
    </w:p>
    <w:p w14:paraId="1A9A84AC" w14:textId="0069C98B" w:rsidR="00C268EE" w:rsidRPr="009571BF" w:rsidRDefault="00AA0944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4</w:t>
      </w:r>
      <w:r w:rsidR="00162C49"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. K</w:t>
      </w:r>
      <w:r w:rsidR="003962CC"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AYNAKÇA</w:t>
      </w:r>
    </w:p>
    <w:p w14:paraId="0427D717" w14:textId="1596015D" w:rsidR="00613122" w:rsidRPr="009571BF" w:rsidRDefault="002A25B9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" w:name="_Hlk211340478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Kaynaklar 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Isparta Uygulamalı Bilimler Üniversitesi Lisansüstü tez yazım </w:t>
      </w:r>
      <w:r w:rsidR="004B0320" w:rsidRPr="009571BF">
        <w:rPr>
          <w:rFonts w:ascii="Times New Roman" w:hAnsi="Times New Roman" w:cs="Times New Roman"/>
          <w:sz w:val="24"/>
          <w:szCs w:val="24"/>
          <w:lang w:val="tr-TR"/>
        </w:rPr>
        <w:t>kılavuzuna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göre </w:t>
      </w:r>
      <w:r w:rsidR="00613122" w:rsidRPr="009571BF">
        <w:rPr>
          <w:rFonts w:ascii="Times New Roman" w:hAnsi="Times New Roman" w:cs="Times New Roman"/>
          <w:sz w:val="24"/>
          <w:szCs w:val="24"/>
          <w:lang w:val="tr-TR"/>
        </w:rPr>
        <w:t>aşağıda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>ki şekilde düzenlenmeli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ve 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>alfabetik olarak sıralan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>malıdır.</w:t>
      </w:r>
    </w:p>
    <w:p w14:paraId="728B32B4" w14:textId="0C360DBC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bookmarkStart w:id="2" w:name="_Hlk211340466"/>
      <w:bookmarkEnd w:id="1"/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Kitap ise)</w:t>
      </w:r>
    </w:p>
    <w:p w14:paraId="612517CA" w14:textId="77777777" w:rsidR="008244CA" w:rsidRPr="009571BF" w:rsidRDefault="008244CA" w:rsidP="008244CA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Yıldırım, O. (2008). </w:t>
      </w:r>
      <w:r w:rsidRPr="009571B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Sulama Sistemlerinin Tasarımı</w:t>
      </w: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. Ankara Üniversitesi Yayınları, Ankara Üniversitesi Basımevi.</w:t>
      </w:r>
    </w:p>
    <w:p w14:paraId="670E944B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355C0160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Kitap bölümü ise)</w:t>
      </w:r>
    </w:p>
    <w:p w14:paraId="25AD8A95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9571B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begin" w:fldLock="1"/>
      </w:r>
      <w:r w:rsidRPr="009571B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instrText xml:space="preserve">ADDIN Mendeley Bibliography CSL_BIBLIOGRAPHY </w:instrText>
      </w:r>
      <w:r w:rsidRPr="009571B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separate"/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Nunes, C. S., &amp; Kunamneni, A. (2018). Laccases-properties and applications. In </w:t>
      </w:r>
      <w:r w:rsidRPr="009571B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Enzymes in Human and Animal Nutrition: Principles and Perspectives</w:t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>. (</w:t>
      </w:r>
      <w:r w:rsidRPr="009571B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tr-TR"/>
        </w:rPr>
        <w:t>pp. 279-297)</w:t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 </w:t>
      </w:r>
    </w:p>
    <w:p w14:paraId="0DAA2D48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9571B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end"/>
      </w:r>
    </w:p>
    <w:p w14:paraId="5497CAA4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Tez ise)</w:t>
      </w:r>
    </w:p>
    <w:p w14:paraId="5E45EB37" w14:textId="77777777" w:rsidR="008244CA" w:rsidRPr="009571BF" w:rsidRDefault="008244CA" w:rsidP="008244CA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Parladır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Karcı, A. (2018). </w:t>
      </w:r>
      <w:r w:rsidRPr="009571B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Uzaktan Algılama ve Coğrafi Bilgi Sistemlerinin Sulama Şebekelerinin Performans Değerlendirmesinde Kullanılması: Atabey Sulama Şebekesi Örneği</w:t>
      </w: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. (Yüksek Lisans Tezi, Isparta Uygulamalı Bilimler Üniversitesi Lisansüstü Eğitim Enstitüsü) </w:t>
      </w:r>
    </w:p>
    <w:p w14:paraId="3B5D7D90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0CA6DC53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Makale ise)</w:t>
      </w:r>
    </w:p>
    <w:p w14:paraId="785F1BEA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Ucar, Y., Kazaz, S., Eraslan, F., </w:t>
      </w: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&amp;</w:t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 Baydar, H. (2017). Effects of different irrigation water and nitrogen levels on the water use, rose flower yield and oil yield of Rosa damascena. </w:t>
      </w:r>
      <w:r w:rsidRPr="009571B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Agricultural Water Management</w:t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, </w:t>
      </w:r>
      <w:r w:rsidRPr="009571B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182</w:t>
      </w:r>
      <w:r w:rsidRPr="009571BF">
        <w:rPr>
          <w:rFonts w:ascii="Times New Roman" w:hAnsi="Times New Roman" w:cs="Times New Roman"/>
          <w:iCs/>
          <w:noProof/>
          <w:sz w:val="24"/>
          <w:szCs w:val="24"/>
          <w:lang w:val="tr-TR"/>
        </w:rPr>
        <w:t>(3)</w:t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>, 94-102. https://doi.org/10.1016/j.agwat.2016.12.004</w:t>
      </w:r>
    </w:p>
    <w:p w14:paraId="7A3C8580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>(</w:t>
      </w: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Bildiri ise)</w:t>
      </w:r>
    </w:p>
    <w:p w14:paraId="7EDA72D0" w14:textId="77777777" w:rsidR="008244CA" w:rsidRPr="009571BF" w:rsidRDefault="008244CA" w:rsidP="008244CA">
      <w:pPr>
        <w:shd w:val="clear" w:color="auto" w:fill="FFFFFF"/>
        <w:spacing w:after="12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Bakbak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, F., &amp; Uçar, Y. (2018). </w:t>
      </w: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Some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Performance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Indicators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of </w:t>
      </w: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Sprinkler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Irrigation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Systems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on </w:t>
      </w: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the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Sandıklı </w:t>
      </w: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Plain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(</w:t>
      </w: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Turkey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). </w:t>
      </w:r>
      <w:r w:rsidRPr="009571B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 xml:space="preserve">IX. International </w:t>
      </w:r>
      <w:proofErr w:type="spellStart"/>
      <w:r w:rsidRPr="009571B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Agricultural</w:t>
      </w:r>
      <w:proofErr w:type="spellEnd"/>
      <w:r w:rsidRPr="009571B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Symposium</w:t>
      </w:r>
      <w:proofErr w:type="spellEnd"/>
      <w:r w:rsidRPr="009571B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.</w:t>
      </w: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October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04-07, </w:t>
      </w:r>
      <w:proofErr w:type="spellStart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Joharina</w:t>
      </w:r>
      <w:proofErr w:type="spellEnd"/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, 1590-1596.</w:t>
      </w:r>
    </w:p>
    <w:p w14:paraId="1D738462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73AA6FF3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Teknik rapor ise)</w:t>
      </w:r>
    </w:p>
    <w:p w14:paraId="6C95C100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Meşhur, M., </w:t>
      </w: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&amp;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Yoldemir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>, O. (1983). Köyceğiz, Datça Arasında Kalan Alanın Jeolojisi. TPAO Rapor No:1732, 185s.</w:t>
      </w:r>
    </w:p>
    <w:p w14:paraId="481A036D" w14:textId="10B99268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Cambria" w:hAnsi="Cambria"/>
          <w:sz w:val="24"/>
          <w:szCs w:val="24"/>
          <w:lang w:val="tr-TR"/>
        </w:rPr>
      </w:pPr>
    </w:p>
    <w:p w14:paraId="29025221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Yazarı belli olmayan web sayfası ise)</w:t>
      </w:r>
    </w:p>
    <w:p w14:paraId="5915742F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Anonim (2014).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Why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Are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We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So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Obsessed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With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the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Myers-Briggs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>? https://medium.com/the-archipelago/why-are-we-so-obsessed-with-the-myers-briggs-b01574b48708. (Son erişim tarihi: 07 Temmuz 2022)</w:t>
      </w:r>
    </w:p>
    <w:p w14:paraId="271711C2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3B10FB6B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 xml:space="preserve"> (Yazarı belli olan web sayfası ise)</w:t>
      </w:r>
    </w:p>
    <w:p w14:paraId="158A1DB4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Bologna, C. (2019).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Why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some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people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with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anxiety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love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watching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horror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movies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.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HuffPost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>. https://www.huffpost.com/entry/anxiety-love-watching-horror-movies_l_5d277587e4b02a5a5d57b59e. (Son erişim tarihi: 07 Temmuz 2022)</w:t>
      </w:r>
    </w:p>
    <w:p w14:paraId="6EA23018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5F1C0147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Sandart/Kurum/Kuruluş)</w:t>
      </w:r>
    </w:p>
    <w:p w14:paraId="5069E4AC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TSE 2478 (1976). Odunun Statik Eğilmede Elastikiyet Modülün Tayini. TSE, I. Baskı, Ankara. </w:t>
      </w:r>
    </w:p>
    <w:p w14:paraId="09767933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21143D6C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FAO (2019).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The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State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of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Food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Security and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Nutrition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in Europe and Central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Asia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.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Food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and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Agricultural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Organization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, </w:t>
      </w:r>
      <w:proofErr w:type="spellStart"/>
      <w:r w:rsidRPr="009571BF">
        <w:rPr>
          <w:rFonts w:ascii="Times New Roman" w:hAnsi="Times New Roman" w:cs="Times New Roman"/>
          <w:sz w:val="24"/>
          <w:szCs w:val="24"/>
          <w:lang w:val="tr-TR"/>
        </w:rPr>
        <w:t>Budapest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>.</w:t>
      </w:r>
    </w:p>
    <w:p w14:paraId="0D896F87" w14:textId="77777777" w:rsidR="007F011B" w:rsidRPr="009571BF" w:rsidRDefault="007F011B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420FBF72" w14:textId="77777777" w:rsidR="007F011B" w:rsidRPr="009571BF" w:rsidRDefault="007F011B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65FE5737" w14:textId="77777777" w:rsidR="007F011B" w:rsidRPr="009571BF" w:rsidRDefault="007F011B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025DD9D9" w14:textId="35D7F0FF" w:rsidR="007F011B" w:rsidRPr="009571BF" w:rsidRDefault="002A25B9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Öğrenci Ad </w:t>
      </w:r>
      <w:proofErr w:type="spellStart"/>
      <w:proofErr w:type="gramStart"/>
      <w:r w:rsidRPr="009571BF">
        <w:rPr>
          <w:rFonts w:ascii="Times New Roman" w:hAnsi="Times New Roman" w:cs="Times New Roman"/>
          <w:sz w:val="24"/>
          <w:szCs w:val="24"/>
          <w:lang w:val="tr-TR"/>
        </w:rPr>
        <w:t>soyad</w:t>
      </w:r>
      <w:proofErr w:type="spellEnd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:</w:t>
      </w:r>
      <w:proofErr w:type="gramEnd"/>
    </w:p>
    <w:p w14:paraId="2FF36235" w14:textId="6739A455" w:rsidR="002A25B9" w:rsidRPr="009571BF" w:rsidRDefault="002A25B9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Teslim tarihi       </w:t>
      </w:r>
      <w:proofErr w:type="gramStart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 :</w:t>
      </w:r>
      <w:proofErr w:type="gramEnd"/>
    </w:p>
    <w:p w14:paraId="3CEE1F0C" w14:textId="4E550D4B" w:rsidR="007F011B" w:rsidRPr="009571BF" w:rsidRDefault="002A25B9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İmza                   </w:t>
      </w:r>
      <w:proofErr w:type="gramStart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 :</w:t>
      </w:r>
      <w:bookmarkEnd w:id="2"/>
      <w:proofErr w:type="gramEnd"/>
    </w:p>
    <w:sectPr w:rsidR="007F011B" w:rsidRPr="009571BF" w:rsidSect="006D0201">
      <w:footerReference w:type="default" r:id="rId11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545FE35" w14:textId="77777777" w:rsidR="00610854" w:rsidRDefault="00610854" w:rsidP="00162C49">
      <w:pPr>
        <w:spacing w:after="0" w:line="240" w:lineRule="auto"/>
      </w:pPr>
      <w:r>
        <w:separator/>
      </w:r>
    </w:p>
  </w:endnote>
  <w:endnote w:type="continuationSeparator" w:id="0">
    <w:p w14:paraId="2A125934" w14:textId="77777777" w:rsidR="00610854" w:rsidRDefault="00610854" w:rsidP="00162C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703090202050204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CD118B5" w14:textId="60E44F3D" w:rsidR="006D0201" w:rsidRDefault="006D0201">
    <w:pPr>
      <w:pStyle w:val="AltBilgi"/>
      <w:jc w:val="center"/>
    </w:pPr>
  </w:p>
  <w:p w14:paraId="3A46C8ED" w14:textId="58DB414A" w:rsidR="00162C49" w:rsidRDefault="00162C49" w:rsidP="00162C49">
    <w:pPr>
      <w:pStyle w:val="AltBilgi"/>
      <w:jc w:val="righ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47767547"/>
      <w:docPartObj>
        <w:docPartGallery w:val="Page Numbers (Bottom of Page)"/>
        <w:docPartUnique/>
      </w:docPartObj>
    </w:sdtPr>
    <w:sdtContent>
      <w:p w14:paraId="79F6C01E" w14:textId="33B9EBB3" w:rsidR="006D0201" w:rsidRDefault="006D0201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tr-TR"/>
          </w:rPr>
          <w:t>2</w:t>
        </w:r>
        <w:r>
          <w:fldChar w:fldCharType="end"/>
        </w:r>
      </w:p>
    </w:sdtContent>
  </w:sdt>
  <w:p w14:paraId="299113E4" w14:textId="77777777" w:rsidR="006D0201" w:rsidRDefault="006D0201" w:rsidP="00162C49">
    <w:pPr>
      <w:pStyle w:val="AltBilgi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5275580" w14:textId="77777777" w:rsidR="00610854" w:rsidRDefault="00610854" w:rsidP="00162C49">
      <w:pPr>
        <w:spacing w:after="0" w:line="240" w:lineRule="auto"/>
      </w:pPr>
      <w:r>
        <w:separator/>
      </w:r>
    </w:p>
  </w:footnote>
  <w:footnote w:type="continuationSeparator" w:id="0">
    <w:p w14:paraId="558FD74C" w14:textId="77777777" w:rsidR="00610854" w:rsidRDefault="00610854" w:rsidP="00162C4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F360BB" w14:paraId="177A207A" w14:textId="77777777" w:rsidTr="002E3C59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513FD645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</w:rPr>
            <w:drawing>
              <wp:inline distT="0" distB="0" distL="0" distR="0" wp14:anchorId="53C424C7" wp14:editId="26C3D184">
                <wp:extent cx="634945" cy="720000"/>
                <wp:effectExtent l="0" t="0" r="0" b="4445"/>
                <wp:docPr id="1979611051" name="Resim 1979611051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190BF2BB" w14:textId="77777777" w:rsidR="00F360BB" w:rsidRDefault="00F360BB" w:rsidP="00F360BB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7A6BA55B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0EB38175" w14:textId="77777777" w:rsidR="00F360BB" w:rsidRDefault="00F360BB" w:rsidP="00F360BB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</w:rPr>
            <w:drawing>
              <wp:inline distT="0" distB="0" distL="0" distR="0" wp14:anchorId="41498C05" wp14:editId="3D8D7834">
                <wp:extent cx="722250" cy="720000"/>
                <wp:effectExtent l="0" t="0" r="1905" b="4445"/>
                <wp:docPr id="419156727" name="Resim 419156727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2536B49D" w14:textId="77777777" w:rsidR="00162C49" w:rsidRDefault="00162C49" w:rsidP="00162C49">
    <w:pPr>
      <w:pStyle w:val="stBilgi"/>
      <w:jc w:val="center"/>
    </w:pPr>
  </w:p>
  <w:p w14:paraId="2BFD12E1" w14:textId="4C0243F7" w:rsidR="00162C49" w:rsidRPr="00162C49" w:rsidRDefault="00162C49" w:rsidP="00162C49">
    <w:pPr>
      <w:pStyle w:val="stBilgi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F360BB" w14:paraId="7F8B0307" w14:textId="77777777" w:rsidTr="002E3C59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70ED026E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</w:rPr>
            <w:drawing>
              <wp:inline distT="0" distB="0" distL="0" distR="0" wp14:anchorId="6D47745F" wp14:editId="69485F5D">
                <wp:extent cx="634945" cy="720000"/>
                <wp:effectExtent l="0" t="0" r="0" b="4445"/>
                <wp:docPr id="3" name="Resim 3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4F83278D" w14:textId="77777777" w:rsidR="00F360BB" w:rsidRDefault="00F360BB" w:rsidP="00F360BB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75913425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5E8A6D2B" w14:textId="77777777" w:rsidR="00F360BB" w:rsidRDefault="00F360BB" w:rsidP="00F360BB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</w:rPr>
            <w:drawing>
              <wp:inline distT="0" distB="0" distL="0" distR="0" wp14:anchorId="187F608F" wp14:editId="69A80565">
                <wp:extent cx="722250" cy="720000"/>
                <wp:effectExtent l="0" t="0" r="1905" b="4445"/>
                <wp:docPr id="1" name="Resim 1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  <w:tr w:rsidR="00F360BB" w:rsidRPr="00396836" w14:paraId="06CFCF11" w14:textId="77777777" w:rsidTr="002E3C59">
      <w:trPr>
        <w:trHeight w:val="680"/>
        <w:jc w:val="center"/>
      </w:trPr>
      <w:tc>
        <w:tcPr>
          <w:tcW w:w="10206" w:type="dxa"/>
          <w:gridSpan w:val="3"/>
          <w:tcBorders>
            <w:top w:val="single" w:sz="4" w:space="0" w:color="auto"/>
            <w:bottom w:val="nil"/>
          </w:tcBorders>
          <w:vAlign w:val="center"/>
        </w:tcPr>
        <w:p w14:paraId="13001FC7" w14:textId="77777777" w:rsidR="00F360BB" w:rsidRPr="00396836" w:rsidRDefault="00F360BB" w:rsidP="00F360BB">
          <w:pPr>
            <w:spacing w:after="0" w:line="240" w:lineRule="auto"/>
            <w:jc w:val="center"/>
            <w:rPr>
              <w:rFonts w:cstheme="minorHAnsi"/>
              <w:noProof/>
              <w:sz w:val="24"/>
              <w:szCs w:val="24"/>
            </w:rPr>
          </w:pPr>
        </w:p>
      </w:tc>
    </w:tr>
  </w:tbl>
  <w:p w14:paraId="6ED5E1F1" w14:textId="77777777" w:rsidR="00F360BB" w:rsidRDefault="00F360BB">
    <w:pPr>
      <w:pStyle w:val="stBilgi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B12693A"/>
    <w:lvl w:ilvl="0">
      <w:start w:val="1"/>
      <w:numFmt w:val="decimal"/>
      <w:pStyle w:val="ListeNumaras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8441652"/>
    <w:lvl w:ilvl="0">
      <w:start w:val="1"/>
      <w:numFmt w:val="decimal"/>
      <w:pStyle w:val="ListeNumaras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 w15:restartNumberingAfterBreak="0">
    <w:nsid w:val="FFFFFF82"/>
    <w:multiLevelType w:val="singleLevel"/>
    <w:tmpl w:val="F3EAFDEC"/>
    <w:lvl w:ilvl="0">
      <w:start w:val="1"/>
      <w:numFmt w:val="bullet"/>
      <w:pStyle w:val="ListeMaddemi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 w15:restartNumberingAfterBreak="0">
    <w:nsid w:val="FFFFFF83"/>
    <w:multiLevelType w:val="singleLevel"/>
    <w:tmpl w:val="3D1EFFD4"/>
    <w:lvl w:ilvl="0">
      <w:start w:val="1"/>
      <w:numFmt w:val="bullet"/>
      <w:pStyle w:val="ListeMaddemi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 w15:restartNumberingAfterBreak="0">
    <w:nsid w:val="FFFFFF88"/>
    <w:multiLevelType w:val="singleLevel"/>
    <w:tmpl w:val="D0A62B40"/>
    <w:lvl w:ilvl="0">
      <w:start w:val="1"/>
      <w:numFmt w:val="decimal"/>
      <w:pStyle w:val="ListeNumara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FFFFFF89"/>
    <w:multiLevelType w:val="singleLevel"/>
    <w:tmpl w:val="29761A62"/>
    <w:lvl w:ilvl="0">
      <w:start w:val="1"/>
      <w:numFmt w:val="bullet"/>
      <w:pStyle w:val="ListeMaddemi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734474106">
    <w:abstractNumId w:val="8"/>
  </w:num>
  <w:num w:numId="2" w16cid:durableId="639503269">
    <w:abstractNumId w:val="6"/>
  </w:num>
  <w:num w:numId="3" w16cid:durableId="1705523409">
    <w:abstractNumId w:val="5"/>
  </w:num>
  <w:num w:numId="4" w16cid:durableId="474880200">
    <w:abstractNumId w:val="4"/>
  </w:num>
  <w:num w:numId="5" w16cid:durableId="1808543679">
    <w:abstractNumId w:val="7"/>
  </w:num>
  <w:num w:numId="6" w16cid:durableId="1224877590">
    <w:abstractNumId w:val="3"/>
  </w:num>
  <w:num w:numId="7" w16cid:durableId="101657583">
    <w:abstractNumId w:val="2"/>
  </w:num>
  <w:num w:numId="8" w16cid:durableId="1247031722">
    <w:abstractNumId w:val="1"/>
  </w:num>
  <w:num w:numId="9" w16cid:durableId="4280867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7730"/>
    <w:rsid w:val="00034616"/>
    <w:rsid w:val="0006063C"/>
    <w:rsid w:val="00090542"/>
    <w:rsid w:val="000C13C4"/>
    <w:rsid w:val="000F147D"/>
    <w:rsid w:val="000F34B4"/>
    <w:rsid w:val="00130D79"/>
    <w:rsid w:val="001371EE"/>
    <w:rsid w:val="0015074B"/>
    <w:rsid w:val="00162C49"/>
    <w:rsid w:val="001F1A5C"/>
    <w:rsid w:val="001F5408"/>
    <w:rsid w:val="00206812"/>
    <w:rsid w:val="00217283"/>
    <w:rsid w:val="00265BC7"/>
    <w:rsid w:val="0029639D"/>
    <w:rsid w:val="002A007A"/>
    <w:rsid w:val="002A25B9"/>
    <w:rsid w:val="00326F90"/>
    <w:rsid w:val="00343D41"/>
    <w:rsid w:val="00390491"/>
    <w:rsid w:val="003962CC"/>
    <w:rsid w:val="003B47CA"/>
    <w:rsid w:val="003B5911"/>
    <w:rsid w:val="00434220"/>
    <w:rsid w:val="004B0320"/>
    <w:rsid w:val="004E3CB1"/>
    <w:rsid w:val="00551729"/>
    <w:rsid w:val="00610854"/>
    <w:rsid w:val="00613122"/>
    <w:rsid w:val="0063109D"/>
    <w:rsid w:val="0063677A"/>
    <w:rsid w:val="006D0201"/>
    <w:rsid w:val="00736D17"/>
    <w:rsid w:val="007A3E2E"/>
    <w:rsid w:val="007F011B"/>
    <w:rsid w:val="008077A3"/>
    <w:rsid w:val="008244CA"/>
    <w:rsid w:val="0095365D"/>
    <w:rsid w:val="009571BF"/>
    <w:rsid w:val="00A769D5"/>
    <w:rsid w:val="00AA0944"/>
    <w:rsid w:val="00AA1D8D"/>
    <w:rsid w:val="00AF39E7"/>
    <w:rsid w:val="00B01C45"/>
    <w:rsid w:val="00B13AE1"/>
    <w:rsid w:val="00B278BD"/>
    <w:rsid w:val="00B47730"/>
    <w:rsid w:val="00B62F25"/>
    <w:rsid w:val="00BA2FE8"/>
    <w:rsid w:val="00C0061D"/>
    <w:rsid w:val="00C268EE"/>
    <w:rsid w:val="00C441AE"/>
    <w:rsid w:val="00CB0664"/>
    <w:rsid w:val="00CE1E81"/>
    <w:rsid w:val="00D84C1E"/>
    <w:rsid w:val="00D84D7D"/>
    <w:rsid w:val="00DF142C"/>
    <w:rsid w:val="00E6371E"/>
    <w:rsid w:val="00EB3142"/>
    <w:rsid w:val="00F360BB"/>
    <w:rsid w:val="00FA7244"/>
    <w:rsid w:val="00FC693F"/>
    <w:rsid w:val="00FF13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7FABB418"/>
  <w14:defaultImageDpi w14:val="300"/>
  <w15:docId w15:val="{07F8B0B6-4F6B-4AA4-948E-F01A4F095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693F"/>
  </w:style>
  <w:style w:type="paragraph" w:styleId="Balk1">
    <w:name w:val="heading 1"/>
    <w:basedOn w:val="Normal"/>
    <w:next w:val="Normal"/>
    <w:link w:val="Balk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alk7">
    <w:name w:val="heading 7"/>
    <w:basedOn w:val="Normal"/>
    <w:next w:val="Normal"/>
    <w:link w:val="Balk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stBilgi">
    <w:name w:val="header"/>
    <w:basedOn w:val="Normal"/>
    <w:link w:val="s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E618BF"/>
  </w:style>
  <w:style w:type="paragraph" w:styleId="AltBilgi">
    <w:name w:val="footer"/>
    <w:basedOn w:val="Normal"/>
    <w:link w:val="Al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E618BF"/>
  </w:style>
  <w:style w:type="paragraph" w:styleId="AralkYok">
    <w:name w:val="No Spacing"/>
    <w:uiPriority w:val="1"/>
    <w:qFormat/>
    <w:rsid w:val="00FC693F"/>
    <w:pPr>
      <w:spacing w:after="0" w:line="240" w:lineRule="auto"/>
    </w:pPr>
  </w:style>
  <w:style w:type="character" w:customStyle="1" w:styleId="Balk1Char">
    <w:name w:val="Başlık 1 Char"/>
    <w:basedOn w:val="VarsaylanParagrafYazTipi"/>
    <w:link w:val="Balk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alk2Char">
    <w:name w:val="Başlık 2 Char"/>
    <w:basedOn w:val="VarsaylanParagrafYazTipi"/>
    <w:link w:val="Balk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alk3Char">
    <w:name w:val="Başlık 3 Char"/>
    <w:basedOn w:val="VarsaylanParagrafYazTipi"/>
    <w:link w:val="Balk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KonuBal">
    <w:name w:val="Title"/>
    <w:basedOn w:val="Normal"/>
    <w:next w:val="Normal"/>
    <w:link w:val="KonuBal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KonuBalChar">
    <w:name w:val="Konu Başlığı Char"/>
    <w:basedOn w:val="VarsaylanParagrafYazTipi"/>
    <w:link w:val="KonuBal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Altyaz">
    <w:name w:val="Subtitle"/>
    <w:basedOn w:val="Normal"/>
    <w:next w:val="Normal"/>
    <w:link w:val="Altyaz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AltyazChar">
    <w:name w:val="Altyazı Char"/>
    <w:basedOn w:val="VarsaylanParagrafYazTipi"/>
    <w:link w:val="Altyaz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eParagraf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GvdeMetni">
    <w:name w:val="Body Text"/>
    <w:basedOn w:val="Normal"/>
    <w:link w:val="GvdeMetniChar"/>
    <w:uiPriority w:val="99"/>
    <w:unhideWhenUsed/>
    <w:rsid w:val="00AA1D8D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rsid w:val="00AA1D8D"/>
  </w:style>
  <w:style w:type="paragraph" w:styleId="GvdeMetni2">
    <w:name w:val="Body Text 2"/>
    <w:basedOn w:val="Normal"/>
    <w:link w:val="GvdeMetni2Char"/>
    <w:uiPriority w:val="99"/>
    <w:unhideWhenUsed/>
    <w:rsid w:val="00AA1D8D"/>
    <w:pPr>
      <w:spacing w:after="120" w:line="480" w:lineRule="auto"/>
    </w:pPr>
  </w:style>
  <w:style w:type="character" w:customStyle="1" w:styleId="GvdeMetni2Char">
    <w:name w:val="Gövde Metni 2 Char"/>
    <w:basedOn w:val="VarsaylanParagrafYazTipi"/>
    <w:link w:val="GvdeMetni2"/>
    <w:uiPriority w:val="99"/>
    <w:rsid w:val="00AA1D8D"/>
  </w:style>
  <w:style w:type="paragraph" w:styleId="GvdeMetni3">
    <w:name w:val="Body Text 3"/>
    <w:basedOn w:val="Normal"/>
    <w:link w:val="GvdeMetni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GvdeMetni3Char">
    <w:name w:val="Gövde Metni 3 Char"/>
    <w:basedOn w:val="VarsaylanParagrafYazTipi"/>
    <w:link w:val="GvdeMetni3"/>
    <w:uiPriority w:val="99"/>
    <w:rsid w:val="00AA1D8D"/>
    <w:rPr>
      <w:sz w:val="16"/>
      <w:szCs w:val="16"/>
    </w:rPr>
  </w:style>
  <w:style w:type="paragraph" w:styleId="Liste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e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e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eMaddemi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eMaddemi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eMaddemi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eNumaras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eNumaras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eNumaras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eDevam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eDevam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eDevam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kroMetni">
    <w:name w:val="macro"/>
    <w:link w:val="MakroMetni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kroMetniChar">
    <w:name w:val="Makro Metni Char"/>
    <w:basedOn w:val="VarsaylanParagrafYazTipi"/>
    <w:link w:val="MakroMetni"/>
    <w:uiPriority w:val="99"/>
    <w:rsid w:val="0029639D"/>
    <w:rPr>
      <w:rFonts w:ascii="Courier" w:hAnsi="Courier"/>
      <w:sz w:val="20"/>
      <w:szCs w:val="20"/>
    </w:rPr>
  </w:style>
  <w:style w:type="paragraph" w:styleId="Alnt">
    <w:name w:val="Quote"/>
    <w:basedOn w:val="Normal"/>
    <w:next w:val="Normal"/>
    <w:link w:val="AlntChar"/>
    <w:uiPriority w:val="29"/>
    <w:qFormat/>
    <w:rsid w:val="00FC693F"/>
    <w:rPr>
      <w:i/>
      <w:iCs/>
      <w:color w:val="000000" w:themeColor="text1"/>
    </w:rPr>
  </w:style>
  <w:style w:type="character" w:customStyle="1" w:styleId="AlntChar">
    <w:name w:val="Alıntı Char"/>
    <w:basedOn w:val="VarsaylanParagrafYazTipi"/>
    <w:link w:val="Alnt"/>
    <w:uiPriority w:val="29"/>
    <w:rsid w:val="00FC693F"/>
    <w:rPr>
      <w:i/>
      <w:iCs/>
      <w:color w:val="000000" w:themeColor="text1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alk7Char">
    <w:name w:val="Başlık 7 Char"/>
    <w:basedOn w:val="VarsaylanParagrafYazTipi"/>
    <w:link w:val="Balk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alk8Char">
    <w:name w:val="Başlık 8 Char"/>
    <w:basedOn w:val="VarsaylanParagrafYazTipi"/>
    <w:link w:val="Balk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Balk9Char">
    <w:name w:val="Başlık 9 Char"/>
    <w:basedOn w:val="VarsaylanParagrafYazTipi"/>
    <w:link w:val="Balk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ResimYazs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Gl">
    <w:name w:val="Strong"/>
    <w:basedOn w:val="VarsaylanParagrafYazTipi"/>
    <w:uiPriority w:val="22"/>
    <w:qFormat/>
    <w:rsid w:val="00FC693F"/>
    <w:rPr>
      <w:b/>
      <w:bCs/>
    </w:rPr>
  </w:style>
  <w:style w:type="character" w:styleId="Vurgu">
    <w:name w:val="Emphasis"/>
    <w:basedOn w:val="VarsaylanParagrafYazTipi"/>
    <w:uiPriority w:val="20"/>
    <w:qFormat/>
    <w:rsid w:val="00FC693F"/>
    <w:rPr>
      <w:i/>
      <w:iCs/>
    </w:rPr>
  </w:style>
  <w:style w:type="paragraph" w:styleId="GlAlnt">
    <w:name w:val="Intense Quote"/>
    <w:basedOn w:val="Normal"/>
    <w:next w:val="Normal"/>
    <w:link w:val="GlAlnt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GlAlntChar">
    <w:name w:val="Güçlü Alıntı Char"/>
    <w:basedOn w:val="VarsaylanParagrafYazTipi"/>
    <w:link w:val="GlAlnt"/>
    <w:uiPriority w:val="30"/>
    <w:rsid w:val="00FC693F"/>
    <w:rPr>
      <w:b/>
      <w:bCs/>
      <w:i/>
      <w:iCs/>
      <w:color w:val="4F81BD" w:themeColor="accent1"/>
    </w:rPr>
  </w:style>
  <w:style w:type="character" w:styleId="HafifVurgulama">
    <w:name w:val="Subtle Emphasis"/>
    <w:basedOn w:val="VarsaylanParagrafYazTipi"/>
    <w:uiPriority w:val="19"/>
    <w:qFormat/>
    <w:rsid w:val="00FC693F"/>
    <w:rPr>
      <w:i/>
      <w:iCs/>
      <w:color w:val="808080" w:themeColor="text1" w:themeTint="7F"/>
    </w:rPr>
  </w:style>
  <w:style w:type="character" w:styleId="GlVurgulama">
    <w:name w:val="Intense Emphasis"/>
    <w:basedOn w:val="VarsaylanParagrafYazTipi"/>
    <w:uiPriority w:val="21"/>
    <w:qFormat/>
    <w:rsid w:val="00FC693F"/>
    <w:rPr>
      <w:b/>
      <w:bCs/>
      <w:i/>
      <w:iCs/>
      <w:color w:val="4F81BD" w:themeColor="accent1"/>
    </w:rPr>
  </w:style>
  <w:style w:type="character" w:styleId="HafifBavuru">
    <w:name w:val="Subtle Reference"/>
    <w:basedOn w:val="VarsaylanParagrafYazTipi"/>
    <w:uiPriority w:val="31"/>
    <w:qFormat/>
    <w:rsid w:val="00FC693F"/>
    <w:rPr>
      <w:smallCaps/>
      <w:color w:val="C0504D" w:themeColor="accent2"/>
      <w:u w:val="single"/>
    </w:rPr>
  </w:style>
  <w:style w:type="character" w:styleId="GlBavuru">
    <w:name w:val="Intense Reference"/>
    <w:basedOn w:val="VarsaylanParagrafYazTipi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KitapBal">
    <w:name w:val="Book Title"/>
    <w:basedOn w:val="VarsaylanParagrafYazTipi"/>
    <w:uiPriority w:val="33"/>
    <w:qFormat/>
    <w:rsid w:val="00FC693F"/>
    <w:rPr>
      <w:b/>
      <w:bCs/>
      <w:smallCaps/>
      <w:spacing w:val="5"/>
    </w:rPr>
  </w:style>
  <w:style w:type="paragraph" w:styleId="TBal">
    <w:name w:val="TOC Heading"/>
    <w:basedOn w:val="Balk1"/>
    <w:next w:val="Normal"/>
    <w:uiPriority w:val="39"/>
    <w:semiHidden/>
    <w:unhideWhenUsed/>
    <w:qFormat/>
    <w:rsid w:val="00FC693F"/>
    <w:pPr>
      <w:outlineLvl w:val="9"/>
    </w:pPr>
  </w:style>
  <w:style w:type="table" w:styleId="TabloKlavuzu">
    <w:name w:val="Table Grid"/>
    <w:basedOn w:val="NormalTablo"/>
    <w:uiPriority w:val="59"/>
    <w:rsid w:val="00FC69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kGlgeleme">
    <w:name w:val="Light Shading"/>
    <w:basedOn w:val="NormalTablo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AkGlgeleme-Vurgu1">
    <w:name w:val="Light Shading Accent 1"/>
    <w:basedOn w:val="NormalTablo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AkGlgeleme-Vurgu2">
    <w:name w:val="Light Shading Accent 2"/>
    <w:basedOn w:val="NormalTablo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AkGlgeleme-Vurgu3">
    <w:name w:val="Light Shading Accent 3"/>
    <w:basedOn w:val="NormalTablo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AkGlgeleme-Vurgu4">
    <w:name w:val="Light Shading Accent 4"/>
    <w:basedOn w:val="NormalTablo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AkGlgeleme-Vurgu5">
    <w:name w:val="Light Shading Accent 5"/>
    <w:basedOn w:val="NormalTablo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AkGlgeleme-Vurgu6">
    <w:name w:val="Light Shading Accent 6"/>
    <w:basedOn w:val="NormalTablo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AkListe">
    <w:name w:val="Light List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kListe-Vurgu1">
    <w:name w:val="Light List Accent 1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AkListe-Vurgu2">
    <w:name w:val="Light List Accent 2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AkListe-Vurgu3">
    <w:name w:val="Light List Accent 3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AkListe-Vurgu4">
    <w:name w:val="Light List Accent 4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AkListe-Vurgu5">
    <w:name w:val="Light List Accent 5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AkListe-Vurgu6">
    <w:name w:val="Light List Accent 6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AkKlavuz">
    <w:name w:val="Light Grid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kKlavuz-Vurgu1">
    <w:name w:val="Light Grid Accent 1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AkKlavuz-Vurgu2">
    <w:name w:val="Light Grid Accent 2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AkKlavuz-Vurgu3">
    <w:name w:val="Light Grid Accent 3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AkKlavuz-Vurgu4">
    <w:name w:val="Light Grid Accent 4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AkKlavuz-Vurgu5">
    <w:name w:val="Light Grid Accent 5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AkKlavuz-Vurgu6">
    <w:name w:val="Light Grid Accent 6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OrtaGlgeleme1">
    <w:name w:val="Medium Shading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1">
    <w:name w:val="Medium Shading 1 Accent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2">
    <w:name w:val="Medium Shading 1 Accent 2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3">
    <w:name w:val="Medium Shading 1 Accent 3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4">
    <w:name w:val="Medium Shading 1 Accent 4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5">
    <w:name w:val="Medium Shading 1 Accent 5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6">
    <w:name w:val="Medium Shading 1 Accent 6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2">
    <w:name w:val="Medium Shading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1">
    <w:name w:val="Medium Shading 2 Accent 1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2">
    <w:name w:val="Medium Shading 2 Accent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3">
    <w:name w:val="Medium Shading 2 Accent 3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4">
    <w:name w:val="Medium Shading 2 Accent 4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5">
    <w:name w:val="Medium Shading 2 Accent 5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6">
    <w:name w:val="Medium Shading 2 Accent 6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Liste1">
    <w:name w:val="Medium Lis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OrtaListe1-Vurgu1">
    <w:name w:val="Medium List 1 Accen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OrtaListe1-Vurgu2">
    <w:name w:val="Medium List 1 Accent 2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OrtaListe1-Vurgu3">
    <w:name w:val="Medium List 1 Accent 3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OrtaListe1-Vurgu4">
    <w:name w:val="Medium List 1 Accent 4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OrtaListe1-Vurgu5">
    <w:name w:val="Medium List 1 Accent 5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OrtaListe1-Vurgu6">
    <w:name w:val="Medium List 1 Accent 6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OrtaListe2">
    <w:name w:val="Medium Lis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2-Vurgu1">
    <w:name w:val="Medium List 2 Accent 1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2">
    <w:name w:val="Medium List 2 Accen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3">
    <w:name w:val="Medium List 2 Accent 3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4">
    <w:name w:val="Medium List 2 Accent 4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5">
    <w:name w:val="Medium List 2 Accent 5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6">
    <w:name w:val="Medium List 2 Accent 6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Klavuz1">
    <w:name w:val="Medium Grid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OrtaKlavuz1-Vurgu1">
    <w:name w:val="Medium Grid 1 Accent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OrtaKlavuz1-Vurgu2">
    <w:name w:val="Medium Grid 1 Accent 2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OrtaKlavuz1-Vurgu3">
    <w:name w:val="Medium Grid 1 Accent 3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OrtaKlavuz1-Vurgu4">
    <w:name w:val="Medium Grid 1 Accent 4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OrtaKlavuz1-Vurgu5">
    <w:name w:val="Medium Grid 1 Accent 5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OrtaKlavuz1-Vurgu6">
    <w:name w:val="Medium Grid 1 Accent 6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OrtaKlavuz2">
    <w:name w:val="Medium Grid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1">
    <w:name w:val="Medium Grid 2 Accent 1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2">
    <w:name w:val="Medium Grid 2 Accent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3">
    <w:name w:val="Medium Grid 2 Accent 3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4">
    <w:name w:val="Medium Grid 2 Accent 4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5">
    <w:name w:val="Medium Grid 2 Accent 5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6">
    <w:name w:val="Medium Grid 2 Accent 6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3">
    <w:name w:val="Medium Grid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OrtaKlavuz3-Vurgu1">
    <w:name w:val="Medium Grid 3 Accent 1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OrtaKlavuz3-Vurgu2">
    <w:name w:val="Medium Grid 3 Accent 2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OrtaKlavuz3-Vurgu3">
    <w:name w:val="Medium Grid 3 Accent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OrtaKlavuz3-Vurgu4">
    <w:name w:val="Medium Grid 3 Accent 4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OrtaKlavuz3-Vurgu5">
    <w:name w:val="Medium Grid 3 Accent 5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OrtaKlavuz3-Vurgu6">
    <w:name w:val="Medium Grid 3 Accent 6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KoyuListe">
    <w:name w:val="Dark List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KoyuListe-Vurgu1">
    <w:name w:val="Dark List Accent 1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KoyuListe-Vurgu2">
    <w:name w:val="Dark List Accent 2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KoyuListe-Vurgu3">
    <w:name w:val="Dark List Accent 3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KoyuListe-Vurgu4">
    <w:name w:val="Dark List Accent 4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KoyuListe-Vurgu5">
    <w:name w:val="Dark List Accent 5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KoyuListe-Vurgu6">
    <w:name w:val="Dark List Accent 6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RenkliGlgeleme">
    <w:name w:val="Colorful Shading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1">
    <w:name w:val="Colorful Shading Accent 1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2">
    <w:name w:val="Colorful Shading Accent 2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3">
    <w:name w:val="Colorful Shading Accent 3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Glgeleme-Vurgu4">
    <w:name w:val="Colorful Shading Accent 4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5">
    <w:name w:val="Colorful Shading Accent 5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6">
    <w:name w:val="Colorful Shading Accent 6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Liste">
    <w:name w:val="Colorful List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RenkliListe-Vurgu1">
    <w:name w:val="Colorful List Accent 1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RenkliListe-Vurgu2">
    <w:name w:val="Colorful List Accent 2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RenkliListe-Vurgu3">
    <w:name w:val="Colorful List Accent 3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RenkliListe-Vurgu4">
    <w:name w:val="Colorful List Accent 4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RenkliListe-Vurgu5">
    <w:name w:val="Colorful List Accent 5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RenkliListe-Vurgu6">
    <w:name w:val="Colorful List Accent 6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RenkliKlavuz">
    <w:name w:val="Colorful Grid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RenkliKlavuz-Vurgu1">
    <w:name w:val="Colorful Grid Accent 1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RenkliKlavuz-Vurgu2">
    <w:name w:val="Colorful Grid Accent 2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RenkliKlavuz-Vurgu3">
    <w:name w:val="Colorful Grid Accent 3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Klavuz-Vurgu4">
    <w:name w:val="Colorful Grid Accent 4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RenkliKlavuz-Vurgu5">
    <w:name w:val="Colorful Grid Accent 5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RenkliKlavuz-Vurgu6">
    <w:name w:val="Colorful Grid Accent 6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character" w:styleId="AklamaBavurusu">
    <w:name w:val="annotation reference"/>
    <w:basedOn w:val="VarsaylanParagrafYazTipi"/>
    <w:uiPriority w:val="99"/>
    <w:semiHidden/>
    <w:unhideWhenUsed/>
    <w:rsid w:val="008077A3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unhideWhenUsed/>
    <w:rsid w:val="008077A3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rsid w:val="008077A3"/>
    <w:rPr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8077A3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8077A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F278816-EC6F-A645-907D-7F25AECB1D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60</Words>
  <Characters>2623</Characters>
  <Application>Microsoft Office Word</Application>
  <DocSecurity>0</DocSecurity>
  <Lines>21</Lines>
  <Paragraphs>6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3077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thon-docx</dc:creator>
  <cp:keywords/>
  <dc:description>generated by python-docx</dc:description>
  <cp:lastModifiedBy>H. Oğuz Çoban</cp:lastModifiedBy>
  <cp:revision>4</cp:revision>
  <dcterms:created xsi:type="dcterms:W3CDTF">2025-10-18T14:01:00Z</dcterms:created>
  <dcterms:modified xsi:type="dcterms:W3CDTF">2025-10-19T16:27:00Z</dcterms:modified>
  <cp:category/>
</cp:coreProperties>
</file>